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567E78F1"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4E60D3">
        <w:t xml:space="preserve">Neither do ramp-ups in testing, as we shall demonstrat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w:t>
      </w:r>
      <w:r w:rsidR="00E443F4">
        <w:t xml:space="preserve">and often </w:t>
      </w:r>
      <w:r w:rsidR="009B7339">
        <w:t>near</w:t>
      </w:r>
      <w:r w:rsidR="00E443F4">
        <w:t>ly</w:t>
      </w:r>
      <w:r w:rsidR="009B7339">
        <w:t xml:space="preserve">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26AF7A0D"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45AF91DA" w:rsidR="00787E3D" w:rsidRDefault="00E443F4" w:rsidP="009C03BC">
      <w:pPr>
        <w:jc w:val="both"/>
      </w:pPr>
      <w:r>
        <w:t xml:space="preserve">Superficially, the compiled data both for the number of Covid-19 cases </w:t>
      </w:r>
      <w:r w:rsidR="00787E3D">
        <w:t xml:space="preserve">in different countries </w:t>
      </w:r>
      <w:r>
        <w:t xml:space="preserve">and resulting deaths show a wide variety of time profiles as shown in Figure 1.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r w:rsidR="00A53F9F">
        <w:t>a-c</w:t>
      </w:r>
      <w:r w:rsidR="00927074">
        <w:t xml:space="preserve">. </w:t>
      </w:r>
      <w:r w:rsidR="00927074">
        <w:lastRenderedPageBreak/>
        <w:t xml:space="preserve">This clustering in profiles is similar in both the daily deaths data and the confirmed cases data: for more details see SI. The principal component profiles capture </w:t>
      </w:r>
      <w:r w:rsidR="00787E3D">
        <w:t xml:space="preserve">the dominant forms </w:t>
      </w:r>
      <w:r w:rsidR="00A53F9F">
        <w:t xml:space="preserve">present in the temporal dynamics, </w:t>
      </w:r>
      <w:r w:rsidR="00787E3D">
        <w:t>and the main departures from them and are shown in Figure 1</w:t>
      </w:r>
      <w:r w:rsidR="00A53F9F">
        <w:t>e</w:t>
      </w:r>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t>; Figure 1e shows principal components computed for several different maps from observed to actual data</w:t>
      </w:r>
      <w:r w:rsidR="00787E3D">
        <w:t xml:space="preserve"> (see the SI for more details).</w:t>
      </w:r>
      <w:r w:rsidR="00A53F9F">
        <w:t xml:space="preserve">  The range of dynamical phenomena observed in the epidemiological dynamics illustrated in Figure 1 </w:t>
      </w:r>
      <w:r w:rsidR="00A83AE9">
        <w:t xml:space="preserve">(including the three classes of dynamics identified by the cluster analysis) </w:t>
      </w:r>
      <w:r w:rsidR="00A53F9F">
        <w:t xml:space="preserve">is </w:t>
      </w:r>
      <w:r w:rsidR="00A83AE9">
        <w:t xml:space="preserve">well </w:t>
      </w:r>
      <w:r w:rsidR="00A53F9F">
        <w:t>beyond the dynamical repertoire of classical epidemiological models.</w:t>
      </w:r>
      <w:r w:rsidR="00A83AE9">
        <w:t xml:space="preserve">  We will demonstrate that addition of caution coupling to the models enriches the models’ dynamical repertoire to easily include the range of dynamics </w:t>
      </w:r>
      <w:r w:rsidR="00DD18D7">
        <w:t xml:space="preserve">seen </w:t>
      </w:r>
      <w:r w:rsidR="00A83AE9">
        <w:t>in Figure 1.</w:t>
      </w:r>
    </w:p>
    <w:p w14:paraId="69AAAF84" w14:textId="77777777" w:rsidR="00787E3D" w:rsidRDefault="00787E3D" w:rsidP="009C03BC">
      <w:pPr>
        <w:jc w:val="both"/>
      </w:pPr>
    </w:p>
    <w:p w14:paraId="696F6B92" w14:textId="414988C9" w:rsidR="00E15AF0" w:rsidRDefault="00783CA3" w:rsidP="009C03BC">
      <w:pPr>
        <w:jc w:val="both"/>
      </w:pPr>
      <w:r>
        <w:t xml:space="preserve">The data for </w:t>
      </w:r>
      <w:r w:rsidR="00A83AE9">
        <w:t xml:space="preserve">two </w:t>
      </w:r>
      <w:r>
        <w:t>different countr</w:t>
      </w:r>
      <w:r w:rsidR="00A83AE9">
        <w:t>y groupings (Europe, world) is</w:t>
      </w:r>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rsidR="00DD18D7">
        <w:t xml:space="preserve"> in the following way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520FB0AF"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xml:space="preserve">, the former acting </w:t>
      </w:r>
      <w:r w:rsidR="00B9464A">
        <w:lastRenderedPageBreak/>
        <w:t>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89618FF"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xml:space="preserve">, </w:t>
      </w:r>
      <w:r w:rsidR="00B15680">
        <w:lastRenderedPageBreak/>
        <w:t>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09D5BDC7"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lastRenderedPageBreak/>
        <w:t xml:space="preserve"> </w:t>
      </w:r>
    </w:p>
    <w:p w14:paraId="2F700505" w14:textId="4FBA81E7"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w:t>
      </w:r>
      <w:r w:rsidR="00D5526F">
        <w:lastRenderedPageBreak/>
        <w:t>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lastRenderedPageBreak/>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lastRenderedPageBreak/>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1"/>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B07D82" w:rsidRDefault="00B07D82"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B07D82" w:rsidRDefault="00B07D82"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B07D82" w:rsidRDefault="00B07D82"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B07D82" w:rsidRDefault="00B07D82"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B07D82" w:rsidRDefault="00B07D82"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3"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4"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5"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B07D82" w:rsidRDefault="00B07D82"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B07D82" w:rsidRDefault="00B07D82"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B07D82" w:rsidRDefault="00B07D82"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B07D82" w:rsidRDefault="00B07D82"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B07D82" w:rsidRDefault="00B07D82"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45801F11"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5363C19A"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7"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8"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49"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0"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51"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2"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3"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54"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55"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56" w:history="1">
        <w:r w:rsidRPr="001B4B3B">
          <w:rPr>
            <w:rStyle w:val="Hyperlink"/>
            <w:noProof/>
          </w:rPr>
          <w:t>https://github.com/cjekel/piecewise_linear_fit_py</w:t>
        </w:r>
      </w:hyperlink>
      <w:r w:rsidRPr="001B4B3B">
        <w:rPr>
          <w:noProof/>
        </w:rPr>
        <w:t xml:space="preserve"> </w:t>
      </w:r>
    </w:p>
    <w:p w14:paraId="797B7548" w14:textId="52A9E2E2" w:rsidR="00A41CB4" w:rsidRDefault="0011114A">
      <w:r>
        <w:fldChar w:fldCharType="end"/>
      </w:r>
    </w:p>
    <w:sectPr w:rsidR="00A41CB4" w:rsidSect="00205CEC">
      <w:footerReference w:type="even" r:id="rId57"/>
      <w:footerReference w:type="default" r:id="rId5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55360F" w14:textId="77777777" w:rsidR="00CD04BD" w:rsidRDefault="00CD04BD" w:rsidP="00205CEC">
      <w:r>
        <w:separator/>
      </w:r>
    </w:p>
  </w:endnote>
  <w:endnote w:type="continuationSeparator" w:id="0">
    <w:p w14:paraId="3F88F7AC" w14:textId="77777777" w:rsidR="00CD04BD" w:rsidRDefault="00CD04BD" w:rsidP="00205CEC">
      <w:r>
        <w:continuationSeparator/>
      </w:r>
    </w:p>
  </w:endnote>
  <w:endnote w:type="continuationNotice" w:id="1">
    <w:p w14:paraId="7F643E33" w14:textId="77777777" w:rsidR="00CD04BD" w:rsidRDefault="00CD04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FA3514" w14:textId="77777777" w:rsidR="00CD04BD" w:rsidRDefault="00CD04BD" w:rsidP="00205CEC">
      <w:r>
        <w:separator/>
      </w:r>
    </w:p>
  </w:footnote>
  <w:footnote w:type="continuationSeparator" w:id="0">
    <w:p w14:paraId="7BDC0A1A" w14:textId="77777777" w:rsidR="00CD04BD" w:rsidRDefault="00CD04BD" w:rsidP="00205CEC">
      <w:r>
        <w:continuationSeparator/>
      </w:r>
    </w:p>
  </w:footnote>
  <w:footnote w:type="continuationNotice" w:id="1">
    <w:p w14:paraId="1B1C40AD" w14:textId="77777777" w:rsidR="00CD04BD" w:rsidRDefault="00CD04BD"/>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362AC"/>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4322C"/>
    <w:rsid w:val="00243B58"/>
    <w:rsid w:val="00250AAA"/>
    <w:rsid w:val="002633A9"/>
    <w:rsid w:val="00275BBB"/>
    <w:rsid w:val="0027686B"/>
    <w:rsid w:val="002B1595"/>
    <w:rsid w:val="002D26F6"/>
    <w:rsid w:val="002E169A"/>
    <w:rsid w:val="002E25F7"/>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4E60D3"/>
    <w:rsid w:val="005339B0"/>
    <w:rsid w:val="0054135A"/>
    <w:rsid w:val="0057313C"/>
    <w:rsid w:val="00580A50"/>
    <w:rsid w:val="00582E88"/>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41CB4"/>
    <w:rsid w:val="00A53F9F"/>
    <w:rsid w:val="00A747C9"/>
    <w:rsid w:val="00A83AE9"/>
    <w:rsid w:val="00A905F2"/>
    <w:rsid w:val="00AA6EE7"/>
    <w:rsid w:val="00AA705A"/>
    <w:rsid w:val="00AC7395"/>
    <w:rsid w:val="00AD39E5"/>
    <w:rsid w:val="00AE0090"/>
    <w:rsid w:val="00AE2502"/>
    <w:rsid w:val="00AE4C8A"/>
    <w:rsid w:val="00B05583"/>
    <w:rsid w:val="00B07D82"/>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45E7"/>
    <w:rsid w:val="00CE5B67"/>
    <w:rsid w:val="00CE6D85"/>
    <w:rsid w:val="00CF1226"/>
    <w:rsid w:val="00CF546D"/>
    <w:rsid w:val="00D30CA0"/>
    <w:rsid w:val="00D37222"/>
    <w:rsid w:val="00D50025"/>
    <w:rsid w:val="00D509E0"/>
    <w:rsid w:val="00D5526F"/>
    <w:rsid w:val="00D57DEA"/>
    <w:rsid w:val="00D726B6"/>
    <w:rsid w:val="00D767D6"/>
    <w:rsid w:val="00D815EE"/>
    <w:rsid w:val="00D81B1A"/>
    <w:rsid w:val="00D827B2"/>
    <w:rsid w:val="00D91ED1"/>
    <w:rsid w:val="00D933A0"/>
    <w:rsid w:val="00D9479B"/>
    <w:rsid w:val="00DA159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C0319"/>
    <w:rsid w:val="00EC1907"/>
    <w:rsid w:val="00EE16A3"/>
    <w:rsid w:val="00EE5E34"/>
    <w:rsid w:val="00EE6A1A"/>
    <w:rsid w:val="00F170E7"/>
    <w:rsid w:val="00F21393"/>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6.emf"/><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doi.org/10.1001/jama.2020.2648" TargetMode="External"/><Relationship Id="rId50" Type="http://schemas.openxmlformats.org/officeDocument/2006/relationships/hyperlink" Target="https://doi.org/10.1016/S2214-109X(20)30074-7" TargetMode="External"/><Relationship Id="rId55" Type="http://schemas.openxmlformats.org/officeDocument/2006/relationships/hyperlink" Target="https://www.researchgate.net/publication/340295625_Planning_as_Inference_in_Epidemiological_Models" TargetMode="Externa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1.emf"/><Relationship Id="rId11" Type="http://schemas.openxmlformats.org/officeDocument/2006/relationships/image" Target="media/image4.tif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emf"/><Relationship Id="rId53" Type="http://schemas.openxmlformats.org/officeDocument/2006/relationships/hyperlink" Target="https://doi.org/10.1101/2020.03.24.20042291" TargetMode="External"/><Relationship Id="rId58" Type="http://schemas.openxmlformats.org/officeDocument/2006/relationships/footer" Target="footer2.xml"/><Relationship Id="rId5" Type="http://schemas.openxmlformats.org/officeDocument/2006/relationships/footnotes" Target="footnotes.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doi.org/10.1016/j.ijid.2020.02.058" TargetMode="External"/><Relationship Id="rId56" Type="http://schemas.openxmlformats.org/officeDocument/2006/relationships/hyperlink" Target="https://github.com/cjekel/piecewise_linear_fit_py" TargetMode="External"/><Relationship Id="rId8" Type="http://schemas.openxmlformats.org/officeDocument/2006/relationships/image" Target="media/image1.png"/><Relationship Id="rId51" Type="http://schemas.openxmlformats.org/officeDocument/2006/relationships/hyperlink" Target="https://doi.org/10.1016/j.geosus.2020.03.005"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emf"/><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emf"/><Relationship Id="rId54" Type="http://schemas.openxmlformats.org/officeDocument/2006/relationships/hyperlink" Target="https://doi.org/10.1016/j.ijdrr.2012.05.00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doi.org/10.1038/s41591-020-0883-7"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doi.org/10.1016/j.ssci.2020.104773"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9329</Words>
  <Characters>53177</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2</cp:revision>
  <dcterms:created xsi:type="dcterms:W3CDTF">2020-09-19T07:22:00Z</dcterms:created>
  <dcterms:modified xsi:type="dcterms:W3CDTF">2020-09-19T07:22:00Z</dcterms:modified>
</cp:coreProperties>
</file>